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6FD723F5" w14:textId="77777777" w:rsidR="00262CEE" w:rsidRDefault="00262CEE" w:rsidP="00262CEE">
      <w:r w:rsidRPr="00C072BC">
        <w:rPr>
          <w:b/>
        </w:rPr>
        <w:lastRenderedPageBreak/>
        <w:t xml:space="preserve">Figure </w:t>
      </w:r>
      <w:r>
        <w:rPr>
          <w:b/>
        </w:rPr>
        <w:t>S5 (previous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D4575C">
        <w:rPr>
          <w:highlight w:val="red"/>
        </w:rPr>
        <w:t>4</w:t>
      </w:r>
      <w:r>
        <w:t>).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5613E427" w14:textId="77777777" w:rsidR="00262CEE" w:rsidRDefault="00262CEE" w:rsidP="00262CEE">
      <w:r w:rsidRPr="003F24C4">
        <w:rPr>
          <w:b/>
          <w:bCs/>
        </w:rPr>
        <w:lastRenderedPageBreak/>
        <w:t xml:space="preserve">Figure </w:t>
      </w:r>
      <w:r>
        <w:rPr>
          <w:b/>
          <w:bCs/>
        </w:rPr>
        <w:t>S6 (previous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77777777"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y significant slopes (</w:t>
      </w:r>
      <w:r>
        <w:rPr>
          <w:i/>
        </w:rPr>
        <w:t>P</w:t>
      </w:r>
      <w:r>
        <w:t xml:space="preserve"> &lt; 0.001). </w:t>
      </w:r>
      <w:r w:rsidRPr="00431B69">
        <w:rPr>
          <w:highlight w:val="red"/>
        </w:rPr>
        <w:t xml:space="preserve">For </w:t>
      </w:r>
      <w:r w:rsidRPr="00431B69">
        <w:rPr>
          <w:i/>
          <w:iCs/>
          <w:highlight w:val="red"/>
        </w:rPr>
        <w:t>S</w:t>
      </w:r>
      <w:r w:rsidRPr="00431B69">
        <w:rPr>
          <w:highlight w:val="red"/>
          <w:vertAlign w:val="subscript"/>
        </w:rPr>
        <w:t>QDS</w:t>
      </w:r>
      <w:r w:rsidRPr="00431B69">
        <w:rPr>
          <w:highlight w:val="red"/>
        </w:rPr>
        <w:t xml:space="preserve">, the separate fits for the GCFR (black) and SWAFR (grey) are presented, following the best fitting model at that scale </w:t>
      </w:r>
      <w:r w:rsidRPr="00FF0442">
        <w:rPr>
          <w:highlight w:val="yellow"/>
        </w:rPr>
        <w:t xml:space="preserve">(see Table </w:t>
      </w:r>
      <w:r w:rsidRPr="008F7ABA">
        <w:rPr>
          <w:highlight w:val="yellow"/>
        </w:rPr>
        <w:t>1</w:t>
      </w:r>
      <w:r w:rsidRPr="00FF0442">
        <w:rPr>
          <w:highlight w:val="yellow"/>
        </w:rPr>
        <w:t>a).</w:t>
      </w:r>
      <w:r>
        <w:t xml:space="preserve"> The </w:t>
      </w:r>
      <w:r>
        <w:rPr>
          <w:i/>
        </w:rPr>
        <w:t>R</w:t>
      </w:r>
      <w:r>
        <w:rPr>
          <w:vertAlign w:val="superscript"/>
        </w:rPr>
        <w:t>2</w:t>
      </w:r>
      <w:r>
        <w:t xml:space="preserve">-values of each model and the variation in environmental heterogeneity explained by PC1 from each of the three PCAs are noted in parentheses in the panel and horizontal axis headings respectively. </w:t>
      </w:r>
      <w:r w:rsidRPr="008F1E1A">
        <w:rPr>
          <w:highlight w:val="yellow"/>
        </w:rPr>
        <w:t>[note QDS and HDS have additive models as best fitting]</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77777777"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rPr>
          <w:rFonts w:hAnsi="Times New Roman" w:cs="Times New Roman"/>
        </w:rPr>
        <w:t xml:space="preserve"> and S</w:t>
      </w:r>
      <w:r w:rsidRPr="003212E6">
        <w:rPr>
          <w:rFonts w:hAnsi="Times New Roman" w:cs="Times New Roman"/>
          <w:highlight w:val="red"/>
        </w:rPr>
        <w:t>7</w:t>
      </w:r>
      <w:r>
        <w:t>.</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bookmarkStart w:id="1" w:name="_GoBack"/>
      <w:bookmarkEnd w:id="1"/>
      <w:r w:rsidR="003E36B7">
        <w:br w:type="page"/>
      </w:r>
    </w:p>
    <w:p w14:paraId="2977956B" w14:textId="4B522B40" w:rsidR="00890018" w:rsidRDefault="00E55333">
      <w:r w:rsidRPr="00890018">
        <w:rPr>
          <w:b/>
        </w:rPr>
        <w:lastRenderedPageBreak/>
        <w:t xml:space="preserve">Figure </w:t>
      </w:r>
      <w:r w:rsidR="00BE3490">
        <w:rPr>
          <w:b/>
        </w:rPr>
        <w:t>S9</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r w:rsidR="00792C98">
        <w:t>4</w:t>
      </w:r>
      <w:r w:rsidR="00C137F2">
        <w:t>b) and (</w:t>
      </w:r>
      <w:proofErr w:type="spellStart"/>
      <w:r w:rsidR="00C137F2">
        <w:t>g,h</w:t>
      </w:r>
      <w:proofErr w:type="spellEnd"/>
      <w:r w:rsidR="00C137F2">
        <w:t>) the multivariate (MV) model (</w:t>
      </w:r>
      <w:r w:rsidR="005711DB">
        <w:t xml:space="preserve">Figure </w:t>
      </w:r>
      <w:r w:rsidR="000411BC">
        <w:t>5</w:t>
      </w:r>
      <w:r w:rsidR="00C137F2">
        <w:t>b). Map projection used: WG</w:t>
      </w:r>
      <w:r w:rsidR="00CD41CE">
        <w:t>S8</w:t>
      </w:r>
      <w:r w:rsidR="00C137F2">
        <w:t>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5B843975" w:rsidR="00890018" w:rsidRDefault="00890018" w:rsidP="00890018">
      <w:r w:rsidRPr="00890018">
        <w:rPr>
          <w:b/>
        </w:rPr>
        <w:lastRenderedPageBreak/>
        <w:t xml:space="preserve">Figure </w:t>
      </w:r>
      <w:r w:rsidR="00BE3490">
        <w:rPr>
          <w:b/>
        </w:rPr>
        <w:t>S10</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r w:rsidR="00792C98">
        <w:t>4</w:t>
      </w:r>
      <w:r w:rsidR="00ED3EE4">
        <w:t>b) and (</w:t>
      </w:r>
      <w:proofErr w:type="spellStart"/>
      <w:r w:rsidR="00ED3EE4">
        <w:t>g,h</w:t>
      </w:r>
      <w:proofErr w:type="spellEnd"/>
      <w:r w:rsidR="00ED3EE4">
        <w:t>) the multivariate (MV) model (</w:t>
      </w:r>
      <w:r w:rsidR="005711DB">
        <w:t xml:space="preserve">Figure </w:t>
      </w:r>
      <w:r w:rsidR="000411BC">
        <w:t>5</w:t>
      </w:r>
      <w:r w:rsidR="00ED3EE4">
        <w:t>b). Map projection used: WG</w:t>
      </w:r>
      <w:r w:rsidR="000967B1">
        <w:t>S8</w:t>
      </w:r>
      <w:r w:rsidR="00ED3EE4">
        <w:t>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w:t>
      </w:r>
      <w:r w:rsidR="000E5F4B" w:rsidRPr="007C6590">
        <w:rPr>
          <w:rFonts w:hAnsi="Times New Roman" w:cs="Times New Roman"/>
        </w:rPr>
        <w:t>Figures S1</w:t>
      </w:r>
      <w:r w:rsidR="00270CE5" w:rsidRPr="007C6590">
        <w:rPr>
          <w:rFonts w:hAnsi="Times New Roman" w:cs="Times New Roman"/>
        </w:rPr>
        <w:t>–</w:t>
      </w:r>
      <w:r w:rsidR="000E5F4B" w:rsidRPr="007C6590">
        <w:rPr>
          <w:rFonts w:hAnsi="Times New Roman" w:cs="Times New Roman"/>
        </w:rPr>
        <w:t>S4.</w:t>
      </w:r>
      <w:r w:rsidR="00FB5212">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51336" w14:textId="77777777" w:rsidR="00BA002E" w:rsidRDefault="00BA002E">
      <w:pPr>
        <w:spacing w:after="0"/>
      </w:pPr>
      <w:r>
        <w:separator/>
      </w:r>
    </w:p>
  </w:endnote>
  <w:endnote w:type="continuationSeparator" w:id="0">
    <w:p w14:paraId="49ED0E2F" w14:textId="77777777" w:rsidR="00BA002E" w:rsidRDefault="00BA002E">
      <w:pPr>
        <w:spacing w:after="0"/>
      </w:pPr>
      <w:r>
        <w:continuationSeparator/>
      </w:r>
    </w:p>
  </w:endnote>
  <w:endnote w:type="continuationNotice" w:id="1">
    <w:p w14:paraId="64C07FCD" w14:textId="77777777" w:rsidR="00BA002E" w:rsidRDefault="00BA002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10435" w14:textId="77777777" w:rsidR="00BA002E" w:rsidRDefault="00BA002E">
      <w:r>
        <w:separator/>
      </w:r>
    </w:p>
  </w:footnote>
  <w:footnote w:type="continuationSeparator" w:id="0">
    <w:p w14:paraId="405341C8" w14:textId="77777777" w:rsidR="00BA002E" w:rsidRDefault="00BA002E">
      <w:r>
        <w:continuationSeparator/>
      </w:r>
    </w:p>
  </w:footnote>
  <w:footnote w:type="continuationNotice" w:id="1">
    <w:p w14:paraId="4A31EC02" w14:textId="77777777" w:rsidR="00BA002E" w:rsidRDefault="00BA002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CEE"/>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2E"/>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02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D84555-AF56-CE42-B0F6-9592027CB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TotalTime>
  <Pages>21</Pages>
  <Words>2169</Words>
  <Characters>1236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0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76</cp:revision>
  <cp:lastPrinted>2019-11-19T13:01:00Z</cp:lastPrinted>
  <dcterms:created xsi:type="dcterms:W3CDTF">2019-12-03T09:32:00Z</dcterms:created>
  <dcterms:modified xsi:type="dcterms:W3CDTF">2020-01-1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